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01FE" w:rsidRDefault="00FF01FE" w:rsidP="00FF01FE">
      <w:r>
        <w:t>0   Pu</w:t>
      </w:r>
    </w:p>
    <w:p w:rsidR="00FF01FE" w:rsidRDefault="00FF01FE" w:rsidP="00FF01FE">
      <w:r>
        <w:t>1   Ca</w:t>
      </w:r>
    </w:p>
    <w:p w:rsidR="00FF01FE" w:rsidRDefault="00FF01FE" w:rsidP="00FF01FE">
      <w:r>
        <w:t>2   NAC</w:t>
      </w:r>
    </w:p>
    <w:p w:rsidR="00FF01FE" w:rsidRDefault="00FF01FE" w:rsidP="00FF01FE">
      <w:r>
        <w:t>3   EXA</w:t>
      </w:r>
    </w:p>
    <w:p w:rsidR="00FF01FE" w:rsidRDefault="00FF01FE" w:rsidP="00FF01FE">
      <w:r>
        <w:t xml:space="preserve">4   </w:t>
      </w:r>
      <w:proofErr w:type="spellStart"/>
      <w:r>
        <w:t>GPe</w:t>
      </w:r>
      <w:proofErr w:type="spellEnd"/>
    </w:p>
    <w:p w:rsidR="00FF01FE" w:rsidRDefault="00FF01FE" w:rsidP="00FF01FE">
      <w:r>
        <w:t xml:space="preserve">5   </w:t>
      </w:r>
      <w:proofErr w:type="spellStart"/>
      <w:r>
        <w:t>GPi</w:t>
      </w:r>
      <w:proofErr w:type="spellEnd"/>
    </w:p>
    <w:p w:rsidR="00FF01FE" w:rsidRDefault="00FF01FE" w:rsidP="00FF01FE">
      <w:r>
        <w:t xml:space="preserve">6   </w:t>
      </w:r>
      <w:proofErr w:type="spellStart"/>
      <w:r>
        <w:t>SNc</w:t>
      </w:r>
      <w:proofErr w:type="spellEnd"/>
    </w:p>
    <w:p w:rsidR="00FF01FE" w:rsidRDefault="00FF01FE" w:rsidP="00FF01FE">
      <w:r>
        <w:t>7   RN</w:t>
      </w:r>
    </w:p>
    <w:p w:rsidR="00FF01FE" w:rsidRDefault="00FF01FE" w:rsidP="00FF01FE">
      <w:r>
        <w:t xml:space="preserve">8   </w:t>
      </w:r>
      <w:proofErr w:type="spellStart"/>
      <w:r>
        <w:t>SNr</w:t>
      </w:r>
      <w:proofErr w:type="spellEnd"/>
    </w:p>
    <w:p w:rsidR="00FF01FE" w:rsidRDefault="00FF01FE" w:rsidP="00FF01FE">
      <w:r>
        <w:t>9   PBP</w:t>
      </w:r>
    </w:p>
    <w:p w:rsidR="00FF01FE" w:rsidRDefault="00FF01FE" w:rsidP="00FF01FE">
      <w:proofErr w:type="gramStart"/>
      <w:r>
        <w:t>10  VTA</w:t>
      </w:r>
      <w:proofErr w:type="gramEnd"/>
    </w:p>
    <w:p w:rsidR="00FF01FE" w:rsidRDefault="00FF01FE" w:rsidP="00FF01FE">
      <w:proofErr w:type="gramStart"/>
      <w:r>
        <w:t xml:space="preserve">11  </w:t>
      </w:r>
      <w:proofErr w:type="spellStart"/>
      <w:r>
        <w:t>VeP</w:t>
      </w:r>
      <w:proofErr w:type="spellEnd"/>
      <w:proofErr w:type="gramEnd"/>
    </w:p>
    <w:p w:rsidR="00FF01FE" w:rsidRDefault="00FF01FE" w:rsidP="00FF01FE">
      <w:proofErr w:type="gramStart"/>
      <w:r>
        <w:t>12  HN</w:t>
      </w:r>
      <w:proofErr w:type="gramEnd"/>
    </w:p>
    <w:p w:rsidR="00FF01FE" w:rsidRDefault="00FF01FE" w:rsidP="00FF01FE">
      <w:proofErr w:type="gramStart"/>
      <w:r>
        <w:t>13  HTH</w:t>
      </w:r>
      <w:proofErr w:type="gramEnd"/>
    </w:p>
    <w:p w:rsidR="00FF01FE" w:rsidRDefault="00FF01FE" w:rsidP="00FF01FE">
      <w:proofErr w:type="gramStart"/>
      <w:r>
        <w:t>14  MN</w:t>
      </w:r>
      <w:proofErr w:type="gramEnd"/>
    </w:p>
    <w:p w:rsidR="00DB7F27" w:rsidRDefault="00FF01FE" w:rsidP="00FF01FE">
      <w:proofErr w:type="gramStart"/>
      <w:r>
        <w:t>15  STH</w:t>
      </w:r>
      <w:proofErr w:type="gramEnd"/>
    </w:p>
    <w:p w:rsidR="00523BA8" w:rsidRDefault="00523BA8" w:rsidP="00FF01FE"/>
    <w:p w:rsidR="00523BA8" w:rsidRDefault="00523BA8" w:rsidP="00FF01FE"/>
    <w:p w:rsidR="005A5E23" w:rsidRDefault="0062139B" w:rsidP="00FF01FE">
      <w:r>
        <w:t>References for CIT atlas:</w:t>
      </w:r>
    </w:p>
    <w:p w:rsidR="005A5E23" w:rsidRDefault="005A5E23" w:rsidP="005A5E23">
      <w:r>
        <w:t xml:space="preserve">If you use the data from this </w:t>
      </w:r>
      <w:proofErr w:type="gramStart"/>
      <w:r>
        <w:t>collection</w:t>
      </w:r>
      <w:proofErr w:type="gramEnd"/>
      <w:r>
        <w:t xml:space="preserve"> please include the following persistent identifier in the text of your manuscript:</w:t>
      </w:r>
    </w:p>
    <w:p w:rsidR="005A5E23" w:rsidRDefault="005A5E23" w:rsidP="005A5E23"/>
    <w:p w:rsidR="005A5E23" w:rsidRDefault="005A5E23" w:rsidP="005A5E23">
      <w:r w:rsidRPr="0062139B">
        <w:rPr>
          <w:highlight w:val="yellow"/>
        </w:rPr>
        <w:t>https://identifiers.org/neurovault.collection:3145</w:t>
      </w:r>
    </w:p>
    <w:p w:rsidR="005A5E23" w:rsidRDefault="005A5E23" w:rsidP="005A5E23">
      <w:r>
        <w:t>This will help to track the use of this data in the literature. In addition, consider also citing the paper related to this collection:</w:t>
      </w:r>
    </w:p>
    <w:p w:rsidR="00D8076A" w:rsidRDefault="00D8076A" w:rsidP="00523BA8"/>
    <w:p w:rsidR="00D8076A" w:rsidRDefault="00D8076A" w:rsidP="00523BA8">
      <w:r>
        <w:sym w:font="Wingdings" w:char="F0E8"/>
      </w:r>
      <w:r>
        <w:t xml:space="preserve"> PBP is “parabrachial pigmented </w:t>
      </w:r>
      <w:proofErr w:type="gramStart"/>
      <w:r>
        <w:t>nucleus”  -</w:t>
      </w:r>
      <w:proofErr w:type="gramEnd"/>
      <w:r>
        <w:t xml:space="preserve"> this could be different than the parabrachial nucleus we are interested in for pain</w:t>
      </w:r>
    </w:p>
    <w:p w:rsidR="00B52131" w:rsidRDefault="00B52131" w:rsidP="00523BA8"/>
    <w:p w:rsidR="00B52131" w:rsidRPr="00317614" w:rsidRDefault="00B52131" w:rsidP="00B52131">
      <w:pPr>
        <w:rPr>
          <w:highlight w:val="yellow"/>
        </w:rPr>
      </w:pPr>
      <w:r w:rsidRPr="00317614">
        <w:rPr>
          <w:highlight w:val="yellow"/>
        </w:rPr>
        <w:t>A high-resolution probabilistic in vivo atlas of human subcortical brain nuclei</w:t>
      </w:r>
    </w:p>
    <w:p w:rsidR="00B52131" w:rsidRPr="00317614" w:rsidRDefault="00B52131" w:rsidP="00B52131">
      <w:pPr>
        <w:rPr>
          <w:highlight w:val="yellow"/>
        </w:rPr>
      </w:pPr>
      <w:r w:rsidRPr="00317614">
        <w:rPr>
          <w:highlight w:val="yellow"/>
        </w:rPr>
        <w:t xml:space="preserve">Wolfgang M. Pauli, Amanda N. </w:t>
      </w:r>
      <w:proofErr w:type="spellStart"/>
      <w:r w:rsidRPr="00317614">
        <w:rPr>
          <w:highlight w:val="yellow"/>
        </w:rPr>
        <w:t>Nili</w:t>
      </w:r>
      <w:proofErr w:type="spellEnd"/>
      <w:r w:rsidRPr="00317614">
        <w:rPr>
          <w:highlight w:val="yellow"/>
        </w:rPr>
        <w:t xml:space="preserve"> &amp; J. Michael </w:t>
      </w:r>
      <w:proofErr w:type="spellStart"/>
      <w:r w:rsidRPr="00317614">
        <w:rPr>
          <w:highlight w:val="yellow"/>
        </w:rPr>
        <w:t>Tyszka</w:t>
      </w:r>
      <w:proofErr w:type="spellEnd"/>
      <w:r w:rsidRPr="00317614">
        <w:rPr>
          <w:highlight w:val="yellow"/>
        </w:rPr>
        <w:t xml:space="preserve"> </w:t>
      </w:r>
    </w:p>
    <w:p w:rsidR="00B52131" w:rsidRDefault="00B52131" w:rsidP="00B52131">
      <w:r w:rsidRPr="00317614">
        <w:rPr>
          <w:highlight w:val="yellow"/>
        </w:rPr>
        <w:t>Scientific Data volume 5, Article number: 180063 (2018)</w:t>
      </w:r>
    </w:p>
    <w:p w:rsidR="006750C9" w:rsidRDefault="006750C9" w:rsidP="00523BA8"/>
    <w:p w:rsidR="0062139B" w:rsidRDefault="0062139B" w:rsidP="00523BA8"/>
    <w:p w:rsidR="0062139B" w:rsidRDefault="0062139B" w:rsidP="0062139B"/>
    <w:p w:rsidR="0062139B" w:rsidRDefault="0062139B" w:rsidP="0062139B">
      <w:r>
        <w:t>Ref for parabrachial nucleus</w:t>
      </w:r>
    </w:p>
    <w:p w:rsidR="0062139B" w:rsidRDefault="0062139B" w:rsidP="0062139B">
      <w:r>
        <w:t xml:space="preserve">Michael C. Chiang, Anna Bowen Lindsey, A. </w:t>
      </w:r>
      <w:proofErr w:type="spellStart"/>
      <w:r>
        <w:t>Schier</w:t>
      </w:r>
      <w:proofErr w:type="spellEnd"/>
      <w:r>
        <w:t xml:space="preserve"> Domenico </w:t>
      </w:r>
      <w:proofErr w:type="spellStart"/>
      <w:r>
        <w:t>Tupone</w:t>
      </w:r>
      <w:proofErr w:type="spellEnd"/>
      <w:r>
        <w:t>,</w:t>
      </w:r>
      <w:r w:rsidRPr="005A5E23">
        <w:t xml:space="preserve"> Olivia U</w:t>
      </w:r>
      <w:r>
        <w:t xml:space="preserve">ddin, and Mary M. </w:t>
      </w:r>
      <w:proofErr w:type="spellStart"/>
      <w:r>
        <w:t>Heinricher</w:t>
      </w:r>
      <w:proofErr w:type="spellEnd"/>
    </w:p>
    <w:p w:rsidR="0062139B" w:rsidRDefault="0062139B" w:rsidP="0062139B">
      <w:r w:rsidRPr="005A5E23">
        <w:t>Parabrachial Complex: A Hub for Pain and Aversion</w:t>
      </w:r>
    </w:p>
    <w:p w:rsidR="0062139B" w:rsidRDefault="0062139B" w:rsidP="0062139B">
      <w:r w:rsidRPr="005A5E23">
        <w:t>The Journal of Neuroscience, October 16, 2019 • 39(42):8225– 8230 • 8225</w:t>
      </w:r>
    </w:p>
    <w:p w:rsidR="0062139B" w:rsidRDefault="0062139B" w:rsidP="00523BA8"/>
    <w:p w:rsidR="006750C9" w:rsidRDefault="006750C9" w:rsidP="00523BA8"/>
    <w:p w:rsidR="006750C9" w:rsidRDefault="00B52131" w:rsidP="00523BA8">
      <w:r>
        <w:t>For LC from Eckert lab:</w:t>
      </w:r>
    </w:p>
    <w:p w:rsidR="006750C9" w:rsidRPr="00317614" w:rsidRDefault="006750C9" w:rsidP="006750C9">
      <w:pPr>
        <w:rPr>
          <w:highlight w:val="yellow"/>
        </w:rPr>
      </w:pPr>
      <w:r w:rsidRPr="00317614">
        <w:rPr>
          <w:highlight w:val="yellow"/>
        </w:rPr>
        <w:t xml:space="preserve">Keren, N., </w:t>
      </w:r>
      <w:proofErr w:type="spellStart"/>
      <w:r w:rsidRPr="00317614">
        <w:rPr>
          <w:highlight w:val="yellow"/>
        </w:rPr>
        <w:t>Lozar</w:t>
      </w:r>
      <w:proofErr w:type="spellEnd"/>
      <w:r w:rsidRPr="00317614">
        <w:rPr>
          <w:highlight w:val="yellow"/>
        </w:rPr>
        <w:t>, C., Harris, K.C., Morgan, P., Eckert, M.A.  (2009).  In vivo mapping of the</w:t>
      </w:r>
    </w:p>
    <w:p w:rsidR="006750C9" w:rsidRDefault="006750C9" w:rsidP="006750C9">
      <w:r w:rsidRPr="00317614">
        <w:rPr>
          <w:highlight w:val="yellow"/>
        </w:rPr>
        <w:t xml:space="preserve">human locus </w:t>
      </w:r>
      <w:proofErr w:type="spellStart"/>
      <w:r w:rsidRPr="00317614">
        <w:rPr>
          <w:highlight w:val="yellow"/>
        </w:rPr>
        <w:t>coeruleus</w:t>
      </w:r>
      <w:proofErr w:type="spellEnd"/>
      <w:r w:rsidRPr="00317614">
        <w:rPr>
          <w:highlight w:val="yellow"/>
        </w:rPr>
        <w:t xml:space="preserve">.  </w:t>
      </w:r>
      <w:proofErr w:type="spellStart"/>
      <w:r w:rsidRPr="00317614">
        <w:rPr>
          <w:highlight w:val="yellow"/>
        </w:rPr>
        <w:t>Neuroimage</w:t>
      </w:r>
      <w:proofErr w:type="spellEnd"/>
      <w:r w:rsidRPr="00317614">
        <w:rPr>
          <w:highlight w:val="yellow"/>
        </w:rPr>
        <w:t>, 47(4): 1261-1267.</w:t>
      </w:r>
    </w:p>
    <w:p w:rsidR="006C3F29" w:rsidRDefault="006C3F29" w:rsidP="006750C9"/>
    <w:p w:rsidR="006C3F29" w:rsidRDefault="006C3F29" w:rsidP="006750C9"/>
    <w:p w:rsidR="006C3F29" w:rsidRPr="006C3F29" w:rsidRDefault="006C3F29" w:rsidP="006750C9">
      <w:pPr>
        <w:rPr>
          <w:u w:val="single"/>
        </w:rPr>
      </w:pPr>
      <w:r w:rsidRPr="006C3F29">
        <w:rPr>
          <w:u w:val="single"/>
        </w:rPr>
        <w:t>Cord segment positions:</w:t>
      </w:r>
    </w:p>
    <w:p w:rsidR="006C3F29" w:rsidRDefault="006C3F29" w:rsidP="006C3F29">
      <w:r>
        <w:t xml:space="preserve">from the German paper: (Lang J, Bartram CT. [Fila </w:t>
      </w:r>
      <w:proofErr w:type="spellStart"/>
      <w:r>
        <w:t>radicularia</w:t>
      </w:r>
      <w:proofErr w:type="spellEnd"/>
      <w:r>
        <w:t xml:space="preserve"> of the ventral and dorsal radices </w:t>
      </w:r>
    </w:p>
    <w:p w:rsidR="006C3F29" w:rsidRDefault="006C3F29" w:rsidP="006C3F29">
      <w:r>
        <w:t xml:space="preserve">of the human spinal cord]. </w:t>
      </w:r>
      <w:proofErr w:type="spellStart"/>
      <w:r>
        <w:t>Gegenbaurs</w:t>
      </w:r>
      <w:proofErr w:type="spellEnd"/>
      <w:r>
        <w:t xml:space="preserve"> </w:t>
      </w:r>
      <w:proofErr w:type="spellStart"/>
      <w:r>
        <w:t>Morphol</w:t>
      </w:r>
      <w:proofErr w:type="spellEnd"/>
      <w:r>
        <w:t xml:space="preserve"> </w:t>
      </w:r>
      <w:proofErr w:type="spellStart"/>
      <w:r>
        <w:t>Jahrb</w:t>
      </w:r>
      <w:proofErr w:type="spellEnd"/>
      <w:r>
        <w:t xml:space="preserve"> 1982;128(4):417-462)</w:t>
      </w:r>
    </w:p>
    <w:p w:rsidR="006C3F29" w:rsidRDefault="006C3F29" w:rsidP="006C3F29"/>
    <w:p w:rsidR="006C3F29" w:rsidRDefault="006C3F29" w:rsidP="006C3F29">
      <w:r>
        <w:t xml:space="preserve">Also look at </w:t>
      </w:r>
      <w:proofErr w:type="spellStart"/>
      <w:r>
        <w:t>Leijsne</w:t>
      </w:r>
      <w:proofErr w:type="spellEnd"/>
      <w:r>
        <w:t xml:space="preserve"> 2016 about whether or not the cord is actually segmented</w:t>
      </w:r>
    </w:p>
    <w:p w:rsidR="005A5E23" w:rsidRDefault="005A5E23" w:rsidP="006C3F29"/>
    <w:p w:rsidR="005A5E23" w:rsidRDefault="005A5E23" w:rsidP="006C3F29"/>
    <w:p w:rsidR="005A5E23" w:rsidRDefault="005A5E23" w:rsidP="006C3F29">
      <w:r>
        <w:t>Also used information from this paper, but the template is not yet available, so PBN locations were estimated:</w:t>
      </w:r>
    </w:p>
    <w:p w:rsidR="005A5E23" w:rsidRDefault="005A5E23" w:rsidP="005A5E23">
      <w:r w:rsidRPr="005A5E23">
        <w:rPr>
          <w:highlight w:val="yellow"/>
        </w:rPr>
        <w:t>Singh</w:t>
      </w:r>
      <w:r>
        <w:t xml:space="preserve"> K, </w:t>
      </w:r>
      <w:proofErr w:type="spellStart"/>
      <w:r>
        <w:t>Indovina</w:t>
      </w:r>
      <w:proofErr w:type="spellEnd"/>
      <w:r>
        <w:t xml:space="preserve"> I, </w:t>
      </w:r>
      <w:proofErr w:type="spellStart"/>
      <w:r>
        <w:t>Augustinack</w:t>
      </w:r>
      <w:proofErr w:type="spellEnd"/>
      <w:r>
        <w:t xml:space="preserve"> JC, Nestor K, </w:t>
      </w:r>
      <w:proofErr w:type="spellStart"/>
      <w:r>
        <w:t>García-Gomar</w:t>
      </w:r>
      <w:proofErr w:type="spellEnd"/>
      <w:r>
        <w:t xml:space="preserve"> MG, </w:t>
      </w:r>
      <w:proofErr w:type="spellStart"/>
      <w:r>
        <w:t>Staab</w:t>
      </w:r>
      <w:proofErr w:type="spellEnd"/>
      <w:r>
        <w:t xml:space="preserve"> JP and</w:t>
      </w:r>
    </w:p>
    <w:p w:rsidR="005A5E23" w:rsidRDefault="005A5E23" w:rsidP="005A5E23">
      <w:proofErr w:type="spellStart"/>
      <w:r>
        <w:t>Bianciardi</w:t>
      </w:r>
      <w:proofErr w:type="spellEnd"/>
      <w:r>
        <w:t xml:space="preserve"> M (2020) Probabilistic</w:t>
      </w:r>
      <w:r>
        <w:t xml:space="preserve"> </w:t>
      </w:r>
      <w:r>
        <w:t>Template of the Lateral Parabrachial</w:t>
      </w:r>
      <w:r>
        <w:t xml:space="preserve"> Nucleus, Medial Parabrachial </w:t>
      </w:r>
      <w:r>
        <w:t>Nucl</w:t>
      </w:r>
      <w:r>
        <w:t xml:space="preserve">eus, Vestibular Nuclei Complex, </w:t>
      </w:r>
      <w:r>
        <w:t xml:space="preserve">and </w:t>
      </w:r>
      <w:r>
        <w:t xml:space="preserve">Medullary </w:t>
      </w:r>
      <w:proofErr w:type="spellStart"/>
      <w:r>
        <w:t>Viscero</w:t>
      </w:r>
      <w:proofErr w:type="spellEnd"/>
      <w:r>
        <w:t xml:space="preserve">-Sensory-Motor Nuclei Complex in Living Humans </w:t>
      </w:r>
      <w:proofErr w:type="gramStart"/>
      <w:r>
        <w:t>From</w:t>
      </w:r>
      <w:proofErr w:type="gramEnd"/>
      <w:r>
        <w:t xml:space="preserve"> 7 Tesla MRI. </w:t>
      </w:r>
    </w:p>
    <w:p w:rsidR="005A5E23" w:rsidRDefault="005A5E23" w:rsidP="005A5E23">
      <w:r>
        <w:t xml:space="preserve">Front. </w:t>
      </w:r>
      <w:proofErr w:type="spellStart"/>
      <w:r>
        <w:t>Neurosci</w:t>
      </w:r>
      <w:proofErr w:type="spellEnd"/>
      <w:r>
        <w:t xml:space="preserve">. 13:1425. </w:t>
      </w:r>
      <w:proofErr w:type="spellStart"/>
      <w:r>
        <w:t>doi</w:t>
      </w:r>
      <w:proofErr w:type="spellEnd"/>
      <w:r>
        <w:t>: 10.3389/fnins.2019.01425</w:t>
      </w:r>
    </w:p>
    <w:p w:rsidR="0062139B" w:rsidRDefault="0062139B" w:rsidP="005A5E23"/>
    <w:p w:rsidR="0062139B" w:rsidRDefault="0062139B" w:rsidP="005A5E23"/>
    <w:p w:rsidR="00300089" w:rsidRDefault="00300089" w:rsidP="005A5E23">
      <w:r>
        <w:t>Text for describing the templates and region maps:</w:t>
      </w:r>
    </w:p>
    <w:p w:rsidR="00300089" w:rsidRDefault="00300089" w:rsidP="005A5E23"/>
    <w:p w:rsidR="009D0EB0" w:rsidRDefault="009D0EB0" w:rsidP="005A5E23">
      <w:r>
        <w:t xml:space="preserve">The </w:t>
      </w:r>
      <w:r w:rsidR="0063518A">
        <w:t>combination of region maps and anatomical reference images (templates) across brain and spinal cord regions</w:t>
      </w:r>
      <w:r w:rsidR="00300089">
        <w:t xml:space="preserve"> (the entire CNS)</w:t>
      </w:r>
      <w:r w:rsidR="0063518A">
        <w:t xml:space="preserve"> is as described by </w:t>
      </w:r>
      <w:r w:rsidR="0063518A" w:rsidRPr="00AB742D">
        <w:t xml:space="preserve"> De </w:t>
      </w:r>
      <w:proofErr w:type="spellStart"/>
      <w:r w:rsidR="0063518A" w:rsidRPr="00AB742D">
        <w:t>Leener</w:t>
      </w:r>
      <w:proofErr w:type="spellEnd"/>
      <w:r w:rsidR="0063518A" w:rsidRPr="00AB742D">
        <w:t xml:space="preserve"> et al. </w:t>
      </w:r>
      <w:r w:rsidR="0063518A" w:rsidRPr="00AB742D">
        <w:fldChar w:fldCharType="begin">
          <w:fldData xml:space="preserve">PEVuZE5vdGU+PENpdGU+PEF1dGhvcj5EZSBMZWVuZXI8L0F1dGhvcj48WWVhcj4yMDE4PC9ZZWFy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</w:fldData>
        </w:fldChar>
      </w:r>
      <w:r w:rsidR="00942B8E">
        <w:instrText xml:space="preserve"> ADDIN EN.CITE </w:instrText>
      </w:r>
      <w:r w:rsidR="00942B8E">
        <w:fldChar w:fldCharType="begin">
          <w:fldData xml:space="preserve">PEVuZE5vdGU+PENpdGU+PEF1dGhvcj5EZSBMZWVuZXI8L0F1dGhvcj48WWVhcj4yMDE4PC9ZZWFy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</w:fldData>
        </w:fldChar>
      </w:r>
      <w:r w:rsidR="00942B8E">
        <w:instrText xml:space="preserve"> ADDIN EN.CITE.DATA </w:instrText>
      </w:r>
      <w:r w:rsidR="00942B8E">
        <w:fldChar w:fldCharType="end"/>
      </w:r>
      <w:r w:rsidR="0063518A" w:rsidRPr="00AB742D">
        <w:fldChar w:fldCharType="separate"/>
      </w:r>
      <w:r w:rsidR="00942B8E">
        <w:rPr>
          <w:noProof/>
        </w:rPr>
        <w:t>(1)</w:t>
      </w:r>
      <w:r w:rsidR="0063518A" w:rsidRPr="00AB742D">
        <w:fldChar w:fldCharType="end"/>
      </w:r>
      <w:r w:rsidR="0063518A" w:rsidRPr="00AB742D">
        <w:t>.</w:t>
      </w:r>
      <w:r w:rsidR="0063518A">
        <w:t xml:space="preserve"> An anatomical reference template was thus created by combining t</w:t>
      </w:r>
      <w:r w:rsidR="0063518A" w:rsidRPr="00AB742D">
        <w:t xml:space="preserve">he PAM50 template of the </w:t>
      </w:r>
      <w:r w:rsidR="0063518A">
        <w:t>SC</w:t>
      </w:r>
      <w:r w:rsidR="0063518A" w:rsidRPr="00AB742D">
        <w:t xml:space="preserve">, and the MNI152 template of the </w:t>
      </w:r>
      <w:r w:rsidR="0063518A">
        <w:t>brainstem</w:t>
      </w:r>
      <w:r w:rsidR="0063518A" w:rsidRPr="00AB742D">
        <w:t>/brain</w:t>
      </w:r>
      <w:r w:rsidR="0063518A">
        <w:t>.</w:t>
      </w:r>
      <w:r w:rsidR="00300089">
        <w:t xml:space="preserve"> The resulting map was interpolated to 0.5 mm cubic voxels, and can be scaled to lower resolution as needed.</w:t>
      </w:r>
      <w:r w:rsidR="0063518A">
        <w:t xml:space="preserve"> For our purposes, and anatomical reference image of the cervical spinal cord and brainstem region (spanning where the two existing templates join) was also created. This was done by spatially normalizing </w:t>
      </w:r>
      <w:r w:rsidR="0063518A">
        <w:t>fMRI data</w:t>
      </w:r>
      <w:r w:rsidR="0063518A" w:rsidRPr="00AB742D">
        <w:t xml:space="preserve"> from</w:t>
      </w:r>
      <w:r w:rsidR="0063518A">
        <w:t xml:space="preserve"> 1440 fMRI data sets in</w:t>
      </w:r>
      <w:r w:rsidR="0063518A" w:rsidRPr="00AB742D">
        <w:t xml:space="preserve"> 300 healthy participants</w:t>
      </w:r>
      <w:r w:rsidR="0063518A">
        <w:t xml:space="preserve"> to the combined template, and averaging the normalized images to create a single template.</w:t>
      </w:r>
    </w:p>
    <w:p w:rsidR="00AD22E8" w:rsidRDefault="0063518A" w:rsidP="005A5E23">
      <w:r>
        <w:t>Corresponding anatomical region-of-</w:t>
      </w:r>
      <w:r>
        <w:t>interest</w:t>
      </w:r>
      <w:r>
        <w:t xml:space="preserve"> maps</w:t>
      </w:r>
      <w:r w:rsidR="00300089">
        <w:t xml:space="preserve"> (0.5 mm isotropic resolution)</w:t>
      </w:r>
      <w:r>
        <w:t xml:space="preserve"> were </w:t>
      </w:r>
      <w:r>
        <w:t xml:space="preserve">also </w:t>
      </w:r>
      <w:r>
        <w:t xml:space="preserve">defined across the entire CNS by combining probabilistic regions maps from </w:t>
      </w:r>
      <w:r>
        <w:t>multiple</w:t>
      </w:r>
      <w:r>
        <w:t xml:space="preserve"> sources, and region maps based on anatomical atlases and published descriptions. </w:t>
      </w:r>
      <w:r>
        <w:t xml:space="preserve">Brain regions were identified primarily with the </w:t>
      </w:r>
      <w:r w:rsidR="00DC4241">
        <w:t xml:space="preserve">region maps provided </w:t>
      </w:r>
      <w:r w:rsidR="00DC4241" w:rsidRPr="00AB742D">
        <w:t xml:space="preserve">in the CONN15e software package </w:t>
      </w:r>
      <w:r w:rsidR="00DC4241" w:rsidRPr="00AB742D">
        <w:fldChar w:fldCharType="begin">
          <w:fldData xml:space="preserve">PEVuZE5vdGU+PENpdGU+PEF1dGhvcj5OYWlkaWNoIFRQPC9BdXRob3I+PFllYXI+MjAwOTwvWWVh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</w:fldData>
        </w:fldChar>
      </w:r>
      <w:r w:rsidR="00942B8E">
        <w:instrText xml:space="preserve"> ADDIN EN.CITE </w:instrText>
      </w:r>
      <w:r w:rsidR="00942B8E">
        <w:fldChar w:fldCharType="begin">
          <w:fldData xml:space="preserve">PEVuZE5vdGU+PENpdGU+PEF1dGhvcj5OYWlkaWNoIFRQPC9BdXRob3I+PFllYXI+MjAwOTwvWWVh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</w:fldData>
        </w:fldChar>
      </w:r>
      <w:r w:rsidR="00942B8E">
        <w:instrText xml:space="preserve"> ADDIN EN.CITE.DATA </w:instrText>
      </w:r>
      <w:r w:rsidR="00942B8E">
        <w:fldChar w:fldCharType="end"/>
      </w:r>
      <w:r w:rsidR="00DC4241" w:rsidRPr="00AB742D">
        <w:fldChar w:fldCharType="separate"/>
      </w:r>
      <w:r w:rsidR="00942B8E">
        <w:rPr>
          <w:noProof/>
        </w:rPr>
        <w:t>(2-4)</w:t>
      </w:r>
      <w:r w:rsidR="00DC4241" w:rsidRPr="00AB742D">
        <w:fldChar w:fldCharType="end"/>
      </w:r>
      <w:r w:rsidR="00DC4241" w:rsidRPr="00AB742D">
        <w:t>.</w:t>
      </w:r>
      <w:r w:rsidR="00DC4241">
        <w:t xml:space="preserve"> Spinal cord gray matter and white matter maps were obtained from PAM50 template in The Spinal Cord Toolbox</w:t>
      </w:r>
      <w:r w:rsidR="00AD22E8">
        <w:fldChar w:fldCharType="begin">
          <w:fldData xml:space="preserve">PEVuZE5vdGU+PENpdGU+PEF1dGhvcj5EZSBMZWVuZXI8L0F1dGhvcj48WWVhcj4yMDE3PC9ZZWFy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=
</w:fldData>
        </w:fldChar>
      </w:r>
      <w:r w:rsidR="00AD22E8">
        <w:instrText xml:space="preserve"> ADDIN EN.CITE </w:instrText>
      </w:r>
      <w:r w:rsidR="00AD22E8">
        <w:fldChar w:fldCharType="begin">
          <w:fldData xml:space="preserve">PEVuZE5vdGU+PENpdGU+PEF1dGhvcj5EZSBMZWVuZXI8L0F1dGhvcj48WWVhcj4yMDE3PC9ZZWFy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=
</w:fldData>
        </w:fldChar>
      </w:r>
      <w:r w:rsidR="00AD22E8">
        <w:instrText xml:space="preserve"> ADDIN EN.CITE.DATA </w:instrText>
      </w:r>
      <w:r w:rsidR="00AD22E8">
        <w:fldChar w:fldCharType="end"/>
      </w:r>
      <w:r w:rsidR="00AD22E8">
        <w:fldChar w:fldCharType="separate"/>
      </w:r>
      <w:r w:rsidR="00AD22E8">
        <w:rPr>
          <w:noProof/>
        </w:rPr>
        <w:t>(5)</w:t>
      </w:r>
      <w:r w:rsidR="00AD22E8">
        <w:fldChar w:fldCharType="end"/>
      </w:r>
      <w:r w:rsidR="00DC4241">
        <w:t xml:space="preserve">. In addition, the spinal cord was divided into spinal cord segments, with positions based on the anatomical study done by Lang and Bartram </w:t>
      </w:r>
      <w:r w:rsidR="00942B8E">
        <w:fldChar w:fldCharType="begin"/>
      </w:r>
      <w:r w:rsidR="00AD22E8">
        <w:instrText xml:space="preserve"> ADDIN EN.CITE &lt;EndNote&gt;&lt;Cite&gt;&lt;Author&gt;Lang&lt;/Author&gt;&lt;Year&gt;1982&lt;/Year&gt;&lt;RecNum&gt;2521&lt;/RecNum&gt;&lt;DisplayText&gt;(6)&lt;/DisplayText&gt;&lt;record&gt;&lt;rec-number&gt;2521&lt;/rec-number&gt;&lt;foreign-keys&gt;&lt;key app="EN" db-id="29r0trfvwszxfje9xdn5rsp00x9xefatffza" timestamp="0"&gt;2521&lt;/key&gt;&lt;/foreign-keys&gt;&lt;ref-type name="Journal Article"&gt;17&lt;/ref-type&gt;&lt;contributors&gt;&lt;authors&gt;&lt;author&gt;Lang, J.&lt;/author&gt;&lt;author&gt;Bartram, C. T.&lt;/author&gt;&lt;/authors&gt;&lt;/contributors&gt;&lt;titles&gt;&lt;title&gt;[Fila radicularia of the ventral and dorsal radices of the human spinal cord]&lt;/title&gt;&lt;secondary-title&gt;Gegenbaurs Morphol Jahrb&lt;/secondary-title&gt;&lt;/titles&gt;&lt;periodical&gt;&lt;full-title&gt;Gegenbaurs Morphol Jahrb&lt;/full-title&gt;&lt;/periodical&gt;&lt;pages&gt;417-62&lt;/pages&gt;&lt;volume&gt;128&lt;/volume&gt;&lt;number&gt;4&lt;/number&gt;&lt;edition&gt;1982/01/01&lt;/edition&gt;&lt;keywords&gt;&lt;keyword&gt;Humans&lt;/keyword&gt;&lt;keyword&gt;Spinal Nerve Roots/*anatomy &amp;amp; histology&lt;/keyword&gt;&lt;/keywords&gt;&lt;dates&gt;&lt;year&gt;1982&lt;/year&gt;&lt;/dates&gt;&lt;orig-pub&gt;Uber die Fila radicularia der Radices ventrales et dorsales des menschlichen Ruckenmarkes.&lt;/orig-pub&gt;&lt;isbn&gt;0016-5840 (Print)&amp;#xD;0016-5840 (Linking)&lt;/isbn&gt;&lt;accession-num&gt;7152217&lt;/accession-num&gt;&lt;urls&gt;&lt;related-urls&gt;&lt;url&gt;http://www.ncbi.nlm.nih.gov/pubmed/7152217&lt;/url&gt;&lt;/related-urls&gt;&lt;/urls&gt;&lt;language&gt;ger&lt;/language&gt;&lt;/record&gt;&lt;/Cite&gt;&lt;/EndNote&gt;</w:instrText>
      </w:r>
      <w:r w:rsidR="00942B8E">
        <w:fldChar w:fldCharType="separate"/>
      </w:r>
      <w:r w:rsidR="00AD22E8">
        <w:rPr>
          <w:noProof/>
        </w:rPr>
        <w:t>(6)</w:t>
      </w:r>
      <w:r w:rsidR="00942B8E">
        <w:fldChar w:fldCharType="end"/>
      </w:r>
      <w:r w:rsidR="00362F9D">
        <w:t>, and segments were divided into right/left and anterior/posterior quadrants. Brainstem regions not included in the CONN15e region map were added based on</w:t>
      </w:r>
      <w:r w:rsidR="00AD22E8">
        <w:t xml:space="preserve"> examples and</w:t>
      </w:r>
      <w:r w:rsidR="00362F9D">
        <w:t xml:space="preserve"> anatomical descriptions</w:t>
      </w:r>
      <w:r w:rsidR="00AD22E8">
        <w:t xml:space="preserve"> </w:t>
      </w:r>
      <w:r w:rsidR="00AD22E8">
        <w:fldChar w:fldCharType="begin">
          <w:fldData xml:space="preserve">PEVuZE5vdGU+PENpdGU+PEF1dGhvcj5MaWViZTwvQXV0aG9yPjxZZWFyPjIwMjA8L1llYXI+PFJl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</w:fldData>
        </w:fldChar>
      </w:r>
      <w:r w:rsidR="00AD22E8">
        <w:instrText xml:space="preserve"> ADDIN EN.CITE </w:instrText>
      </w:r>
      <w:r w:rsidR="00AD22E8">
        <w:fldChar w:fldCharType="begin">
          <w:fldData xml:space="preserve">PEVuZE5vdGU+PENpdGU+PEF1dGhvcj5MaWViZTwvQXV0aG9yPjxZZWFyPjIwMjA8L1llYXI+PFJl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</w:fldData>
        </w:fldChar>
      </w:r>
      <w:r w:rsidR="00AD22E8">
        <w:instrText xml:space="preserve"> ADDIN EN.CITE.DATA </w:instrText>
      </w:r>
      <w:r w:rsidR="00AD22E8">
        <w:fldChar w:fldCharType="end"/>
      </w:r>
      <w:r w:rsidR="00AD22E8">
        <w:fldChar w:fldCharType="separate"/>
      </w:r>
      <w:r w:rsidR="00AD22E8">
        <w:rPr>
          <w:noProof/>
        </w:rPr>
        <w:t>(4,7-11)</w:t>
      </w:r>
      <w:r w:rsidR="00AD22E8">
        <w:fldChar w:fldCharType="end"/>
      </w:r>
      <w:r w:rsidR="00362F9D">
        <w:t xml:space="preserve">, freely shared atlases as described by Pauli et al. </w:t>
      </w:r>
      <w:r w:rsidR="00362F9D">
        <w:fldChar w:fldCharType="begin"/>
      </w:r>
      <w:r w:rsidR="00AD22E8">
        <w:instrText xml:space="preserve"> ADDIN EN.CITE &lt;EndNote&gt;&lt;Cite&gt;&lt;Author&gt;Pauli&lt;/Author&gt;&lt;Year&gt;2018&lt;/Year&gt;&lt;RecNum&gt;82055&lt;/RecNum&gt;&lt;DisplayText&gt;(12)&lt;/DisplayText&gt;&lt;record&gt;&lt;rec-number&gt;82055&lt;/rec-number&gt;&lt;foreign-keys&gt;&lt;key app="EN" db-id="29r0trfvwszxfje9xdn5rsp00x9xefatffza" timestamp="1591620033"&gt;82055&lt;/key&gt;&lt;/foreign-keys&gt;&lt;ref-type name="Journal Article"&gt;17&lt;/ref-type&gt;&lt;contributors&gt;&lt;authors&gt;&lt;author&gt;Pauli, W. M.&lt;/author&gt;&lt;author&gt;Nili, A. N.&lt;/author&gt;&lt;author&gt;Tyszka, J. M.&lt;/author&gt;&lt;/authors&gt;&lt;/contributors&gt;&lt;auth-address&gt;Division of Humanities and Social Sciences, California Institute of Technology, Pasadena, CA 91125, USA.&amp;#xD;Computation and Neural Systems Program, California Institute of Technology, Pasadena, CA 91125, USA.&amp;#xD;Northwestern University, Evanston, IL 60208, USA.&lt;/auth-address&gt;&lt;titles&gt;&lt;title&gt;A high-resolution probabilistic in vivo atlas of human subcortical brain nuclei&lt;/title&gt;&lt;secondary-title&gt;Sci Data&lt;/secondary-title&gt;&lt;/titles&gt;&lt;periodical&gt;&lt;full-title&gt;Sci Data&lt;/full-title&gt;&lt;abbr-1&gt;Scientific data&lt;/abbr-1&gt;&lt;/periodical&gt;&lt;pages&gt;180063&lt;/pages&gt;&lt;volume&gt;5&lt;/volume&gt;&lt;edition&gt;2018/04/18&lt;/edition&gt;&lt;keywords&gt;&lt;keyword&gt;Brain/*diagnostic imaging&lt;/keyword&gt;&lt;keyword&gt;Humans&lt;/keyword&gt;&lt;keyword&gt;Image Processing, Computer-Assisted&lt;/keyword&gt;&lt;keyword&gt;Magnetic Resonance Imaging&lt;/keyword&gt;&lt;/keywords&gt;&lt;dates&gt;&lt;year&gt;2018&lt;/year&gt;&lt;pub-dates&gt;&lt;date&gt;Apr 17&lt;/date&gt;&lt;/pub-dates&gt;&lt;/dates&gt;&lt;isbn&gt;2052-4463 (Electronic)&amp;#xD;2052-4463 (Linking)&lt;/isbn&gt;&lt;accession-num&gt;29664465&lt;/accession-num&gt;&lt;urls&gt;&lt;related-urls&gt;&lt;url&gt;https://www.ncbi.nlm.nih.gov/pubmed/29664465&lt;/url&gt;&lt;/related-urls&gt;&lt;/urls&gt;&lt;custom2&gt;PMC5903366&lt;/custom2&gt;&lt;electronic-resource-num&gt;10.1038/sdata.2018.63&lt;/electronic-resource-num&gt;&lt;/record&gt;&lt;/Cite&gt;&lt;/EndNote&gt;</w:instrText>
      </w:r>
      <w:r w:rsidR="00362F9D">
        <w:fldChar w:fldCharType="separate"/>
      </w:r>
      <w:r w:rsidR="00AD22E8">
        <w:rPr>
          <w:noProof/>
        </w:rPr>
        <w:t>(12)</w:t>
      </w:r>
      <w:r w:rsidR="00362F9D">
        <w:fldChar w:fldCharType="end"/>
      </w:r>
      <w:r w:rsidR="00BC159D">
        <w:t xml:space="preserve"> </w:t>
      </w:r>
      <w:r w:rsidR="00362F9D" w:rsidRPr="00362F9D">
        <w:t>(</w:t>
      </w:r>
      <w:hyperlink r:id="rId4" w:history="1">
        <w:r w:rsidR="00C44540" w:rsidRPr="00725A9A">
          <w:rPr>
            <w:rStyle w:val="Hyperlink"/>
          </w:rPr>
          <w:t>https://identifiers.org/neurovault.collection:3145</w:t>
        </w:r>
      </w:hyperlink>
      <w:r w:rsidR="00362F9D" w:rsidRPr="00362F9D">
        <w:t>)</w:t>
      </w:r>
      <w:r w:rsidR="00C44540">
        <w:t xml:space="preserve">, Keren et al. </w:t>
      </w:r>
      <w:r w:rsidR="00C44540">
        <w:fldChar w:fldCharType="begin"/>
      </w:r>
      <w:r w:rsidR="00AD22E8">
        <w:instrText xml:space="preserve"> ADDIN EN.CITE &lt;EndNote&gt;&lt;Cite&gt;&lt;Author&gt;Keren&lt;/Author&gt;&lt;Year&gt;2009&lt;/Year&gt;&lt;RecNum&gt;82057&lt;/RecNum&gt;&lt;DisplayText&gt;(13)&lt;/DisplayText&gt;&lt;record&gt;&lt;rec-number&gt;82057&lt;/rec-number&gt;&lt;foreign-keys&gt;&lt;key app="EN" db-id="29r0trfvwszxfje9xdn5rsp00x9xefatffza" timestamp="1591620216"&gt;82057&lt;/key&gt;&lt;/foreign-keys&gt;&lt;ref-type name="Journal Article"&gt;17&lt;/ref-type&gt;&lt;contributors&gt;&lt;authors&gt;&lt;author&gt;Keren, N. I.&lt;/author&gt;&lt;author&gt;Lozar, C. T.&lt;/author&gt;&lt;author&gt;Harris, K. C.&lt;/author&gt;&lt;author&gt;Morgan, P. S.&lt;/author&gt;&lt;author&gt;Eckert, M. A.&lt;/author&gt;&lt;/authors&gt;&lt;/contributors&gt;&lt;auth-address&gt;Department of Otolaryngology-Head and Neck Surgery, Medical University of South Carolina, Charleston, SC 29425, USA. keren@musc.edu&lt;/auth-address&gt;&lt;titles&gt;&lt;title&gt;In vivo mapping of the human locus coeruleus&lt;/title&gt;&lt;secondary-title&gt;Neuroimage&lt;/secondary-title&gt;&lt;/titles&gt;&lt;periodical&gt;&lt;full-title&gt;Neuroimage&lt;/full-title&gt;&lt;/periodical&gt;&lt;pages&gt;1261-7&lt;/pages&gt;&lt;volume&gt;47&lt;/volume&gt;&lt;number&gt;4&lt;/number&gt;&lt;edition&gt;2009/06/16&lt;/edition&gt;&lt;keywords&gt;&lt;keyword&gt;Adult&lt;/keyword&gt;&lt;keyword&gt;Aged&lt;/keyword&gt;&lt;keyword&gt;Humans&lt;/keyword&gt;&lt;keyword&gt;Image Enhancement/*methods&lt;/keyword&gt;&lt;keyword&gt;Locus Coeruleus/*cytology&lt;/keyword&gt;&lt;keyword&gt;Magnetic Resonance Imaging/*methods&lt;/keyword&gt;&lt;keyword&gt;Middle Aged&lt;/keyword&gt;&lt;keyword&gt;Young Adult&lt;/keyword&gt;&lt;/keywords&gt;&lt;dates&gt;&lt;year&gt;2009&lt;/year&gt;&lt;pub-dates&gt;&lt;date&gt;Oct 1&lt;/date&gt;&lt;/pub-dates&gt;&lt;/dates&gt;&lt;isbn&gt;1095-9572 (Electronic)&amp;#xD;1053-8119 (Linking)&lt;/isbn&gt;&lt;accession-num&gt;19524044&lt;/accession-num&gt;&lt;urls&gt;&lt;related-urls&gt;&lt;url&gt;https://www.ncbi.nlm.nih.gov/pubmed/19524044&lt;/url&gt;&lt;/related-urls&gt;&lt;/urls&gt;&lt;custom2&gt;PMC3671394&lt;/custom2&gt;&lt;electronic-resource-num&gt;10.1016/j.neuroimage.2009.06.012&lt;/electronic-resource-num&gt;&lt;/record&gt;&lt;/Cite&gt;&lt;/EndNote&gt;</w:instrText>
      </w:r>
      <w:r w:rsidR="00C44540">
        <w:fldChar w:fldCharType="separate"/>
      </w:r>
      <w:r w:rsidR="00AD22E8">
        <w:rPr>
          <w:noProof/>
        </w:rPr>
        <w:t>(13)</w:t>
      </w:r>
      <w:r w:rsidR="00C44540">
        <w:fldChar w:fldCharType="end"/>
      </w:r>
      <w:r w:rsidR="00C44540">
        <w:t xml:space="preserve">, </w:t>
      </w:r>
      <w:r w:rsidR="00AD22E8">
        <w:t xml:space="preserve">and </w:t>
      </w:r>
      <w:r w:rsidR="00C44540" w:rsidRPr="00AD22E8">
        <w:rPr>
          <w:highlight w:val="yellow"/>
        </w:rPr>
        <w:t>Harvard atlases (refs)</w:t>
      </w:r>
      <w:r w:rsidR="00AD22E8">
        <w:t>.  The resulting region maps are thus probabilistic, and indicate the likely location of anatomical regions of interest within each data set, after it has been spatially normalized.</w:t>
      </w:r>
    </w:p>
    <w:p w:rsidR="00FA446E" w:rsidRDefault="00FA446E" w:rsidP="005A5E23"/>
    <w:p w:rsidR="00BC159D" w:rsidRDefault="00FA446E" w:rsidP="005A5E23">
      <w:r>
        <w:t>For the purposes of this study, the brainstem</w:t>
      </w:r>
      <w:r w:rsidR="00BC159D">
        <w:t xml:space="preserve"> and lower brain</w:t>
      </w:r>
      <w:r>
        <w:t xml:space="preserve"> regions of interest include the thalamus</w:t>
      </w:r>
      <w:r w:rsidR="00BC159D">
        <w:t xml:space="preserve">, hypothalamus, periaqueductal gray (PAG), ventral tegmental area (VTA), nucleus raphe </w:t>
      </w:r>
      <w:proofErr w:type="spellStart"/>
      <w:r w:rsidR="00BC159D">
        <w:t>magnus</w:t>
      </w:r>
      <w:proofErr w:type="spellEnd"/>
      <w:r w:rsidR="00BC159D">
        <w:t xml:space="preserve"> (NRM), nucleus </w:t>
      </w:r>
      <w:proofErr w:type="spellStart"/>
      <w:r w:rsidR="00BC159D">
        <w:t>gigantocellularis</w:t>
      </w:r>
      <w:proofErr w:type="spellEnd"/>
      <w:r w:rsidR="00BC159D">
        <w:t xml:space="preserve"> (NGc), (the NRM and NGc are within the region identified as the rostral ventromedial medulla, RVM), locus </w:t>
      </w:r>
      <w:proofErr w:type="spellStart"/>
      <w:r w:rsidR="00BC159D">
        <w:t>coeruleus</w:t>
      </w:r>
      <w:proofErr w:type="spellEnd"/>
      <w:r w:rsidR="00BC159D">
        <w:t xml:space="preserve"> (LC), parabrachial </w:t>
      </w:r>
      <w:r w:rsidR="00BC159D">
        <w:lastRenderedPageBreak/>
        <w:t xml:space="preserve">nuclei (PBN, lateral and medial divisions), nucleus </w:t>
      </w:r>
      <w:proofErr w:type="spellStart"/>
      <w:r w:rsidR="00BC159D">
        <w:t>tractus</w:t>
      </w:r>
      <w:proofErr w:type="spellEnd"/>
      <w:r w:rsidR="00BC159D">
        <w:t xml:space="preserve"> </w:t>
      </w:r>
      <w:proofErr w:type="spellStart"/>
      <w:r w:rsidR="00BC159D">
        <w:t>solitarius</w:t>
      </w:r>
      <w:proofErr w:type="spellEnd"/>
      <w:r w:rsidR="00BC159D">
        <w:t xml:space="preserve"> (NTS), and dorsal reticular nucleus (</w:t>
      </w:r>
      <w:proofErr w:type="spellStart"/>
      <w:r w:rsidR="00BC159D">
        <w:t>DRt</w:t>
      </w:r>
      <w:proofErr w:type="spellEnd"/>
      <w:r w:rsidR="00BC159D">
        <w:t>) of the medulla. This analysis also included the right dorsal region of the 6</w:t>
      </w:r>
      <w:r w:rsidR="00BC159D" w:rsidRPr="00BC159D">
        <w:rPr>
          <w:vertAlign w:val="superscript"/>
        </w:rPr>
        <w:t>th</w:t>
      </w:r>
      <w:r w:rsidR="00BC159D">
        <w:t xml:space="preserve"> cervical spinal cord segment (C6 RD), corresponding to the region of the hand that was stimulated. </w:t>
      </w:r>
      <w:bookmarkStart w:id="0" w:name="_GoBack"/>
      <w:bookmarkEnd w:id="0"/>
      <w:r w:rsidR="00BC159D">
        <w:t>Potential uncertainty in the region definitions, or individual variations, are addressed by clustering the data based on the functional MRI data, as described below.</w:t>
      </w:r>
    </w:p>
    <w:p w:rsidR="00942B8E" w:rsidRDefault="00942B8E" w:rsidP="005A5E23"/>
    <w:p w:rsidR="00942B8E" w:rsidRDefault="00942B8E" w:rsidP="005A5E23"/>
    <w:p w:rsidR="00300089" w:rsidRPr="00300089" w:rsidRDefault="00942B8E" w:rsidP="00300089">
      <w:pPr>
        <w:pStyle w:val="EndNoteBibliographyTitle"/>
        <w:rPr>
          <w:b/>
        </w:rPr>
      </w:pPr>
      <w:r>
        <w:fldChar w:fldCharType="begin"/>
      </w:r>
      <w:r>
        <w:instrText xml:space="preserve"> ADDIN EN.REFLIST </w:instrText>
      </w:r>
      <w:r>
        <w:fldChar w:fldCharType="separate"/>
      </w:r>
      <w:r w:rsidR="00300089" w:rsidRPr="00300089">
        <w:rPr>
          <w:b/>
        </w:rPr>
        <w:t>References</w:t>
      </w:r>
    </w:p>
    <w:p w:rsidR="00300089" w:rsidRPr="00300089" w:rsidRDefault="00300089" w:rsidP="00300089">
      <w:pPr>
        <w:pStyle w:val="EndNoteBibliographyTitle"/>
        <w:rPr>
          <w:b/>
        </w:rPr>
      </w:pPr>
    </w:p>
    <w:p w:rsidR="00300089" w:rsidRPr="00300089" w:rsidRDefault="00300089" w:rsidP="00300089">
      <w:pPr>
        <w:pStyle w:val="EndNoteBibliography"/>
        <w:ind w:left="720" w:hanging="720"/>
      </w:pPr>
      <w:r w:rsidRPr="00300089">
        <w:t>1.</w:t>
      </w:r>
      <w:r w:rsidRPr="00300089">
        <w:tab/>
        <w:t>De Leener B, Fonov VS, Collins DL, Callot V, Stikov N, Cohen-Adad J. PAM50: Unbiased multimodal template of the brainstem and spinal cord aligned with the ICBM152 space. Neuroimage 2018;165:170-179.</w:t>
      </w:r>
    </w:p>
    <w:p w:rsidR="00300089" w:rsidRPr="00300089" w:rsidRDefault="00300089" w:rsidP="00300089">
      <w:pPr>
        <w:pStyle w:val="EndNoteBibliography"/>
        <w:ind w:left="720" w:hanging="720"/>
      </w:pPr>
      <w:r w:rsidRPr="00300089">
        <w:t>2.</w:t>
      </w:r>
      <w:r w:rsidRPr="00300089">
        <w:tab/>
        <w:t>Naidich TP DH, Delman BN, Sorensen AG, Kollias SS, Haacke EM. INTERNAL ARCHITECTURE OF THE BRAIN STEM WITH KEY AXIAL SECTIONS. Duvernoy's Atlas of the Human Brain Stem and Cerebellum. New York: Springer-Verlag/Wien; 2009. p p 79-82.</w:t>
      </w:r>
    </w:p>
    <w:p w:rsidR="00300089" w:rsidRPr="00300089" w:rsidRDefault="00300089" w:rsidP="00300089">
      <w:pPr>
        <w:pStyle w:val="EndNoteBibliography"/>
        <w:ind w:left="720" w:hanging="720"/>
      </w:pPr>
      <w:r w:rsidRPr="00300089">
        <w:t>3.</w:t>
      </w:r>
      <w:r w:rsidRPr="00300089">
        <w:tab/>
        <w:t>Whitfield-Gabrieli S, Nieto-Castanon A. Conn: a functional connectivity toolbox for correlated and anticorrelated brain networks. Brain connectivity 2012;2(3):125-141.</w:t>
      </w:r>
    </w:p>
    <w:p w:rsidR="00300089" w:rsidRPr="00300089" w:rsidRDefault="00300089" w:rsidP="00300089">
      <w:pPr>
        <w:pStyle w:val="EndNoteBibliography"/>
        <w:ind w:left="720" w:hanging="720"/>
      </w:pPr>
      <w:r w:rsidRPr="00300089">
        <w:t>4.</w:t>
      </w:r>
      <w:r w:rsidRPr="00300089">
        <w:tab/>
        <w:t>Millan MJ. Descending control of pain. Progress in neurobiology 2002;66(6):355-474.</w:t>
      </w:r>
    </w:p>
    <w:p w:rsidR="00300089" w:rsidRPr="00300089" w:rsidRDefault="00300089" w:rsidP="00300089">
      <w:pPr>
        <w:pStyle w:val="EndNoteBibliography"/>
        <w:ind w:left="720" w:hanging="720"/>
      </w:pPr>
      <w:r w:rsidRPr="00300089">
        <w:t>5.</w:t>
      </w:r>
      <w:r w:rsidRPr="00300089">
        <w:tab/>
        <w:t>De Leener B, Levy S, Dupont SM, Fonov VS, Stikov N, Louis Collins D, Callot V, Cohen-Adad J. SCT: Spinal Cord Toolbox, an open-source software for processing spinal cord MRI data. Neuroimage 2017;145(Pt A):24-43.</w:t>
      </w:r>
    </w:p>
    <w:p w:rsidR="00300089" w:rsidRPr="00300089" w:rsidRDefault="00300089" w:rsidP="00300089">
      <w:pPr>
        <w:pStyle w:val="EndNoteBibliography"/>
        <w:ind w:left="720" w:hanging="720"/>
      </w:pPr>
      <w:r w:rsidRPr="00300089">
        <w:t>6.</w:t>
      </w:r>
      <w:r w:rsidRPr="00300089">
        <w:tab/>
        <w:t>Lang J, Bartram CT. [Fila radicularia of the ventral and dorsal radices of the human spinal cord]. Gegenbaurs Morphol Jahrb 1982;128(4):417-462.</w:t>
      </w:r>
    </w:p>
    <w:p w:rsidR="00300089" w:rsidRPr="00300089" w:rsidRDefault="00300089" w:rsidP="00300089">
      <w:pPr>
        <w:pStyle w:val="EndNoteBibliography"/>
        <w:ind w:left="720" w:hanging="720"/>
      </w:pPr>
      <w:r w:rsidRPr="00300089">
        <w:t>7.</w:t>
      </w:r>
      <w:r w:rsidRPr="00300089">
        <w:tab/>
        <w:t>Liebe T, Kaufmann J, Li M, Skalej M, Wagner G, Walter M. In vivo anatomical mapping of human locus coeruleus functional connectivity at 3 T MRI. Hum Brain Mapp 2020;41(8):2136-2151.</w:t>
      </w:r>
    </w:p>
    <w:p w:rsidR="00300089" w:rsidRPr="00300089" w:rsidRDefault="00300089" w:rsidP="00300089">
      <w:pPr>
        <w:pStyle w:val="EndNoteBibliography"/>
        <w:ind w:left="720" w:hanging="720"/>
      </w:pPr>
      <w:r w:rsidRPr="00300089">
        <w:t>8.</w:t>
      </w:r>
      <w:r w:rsidRPr="00300089">
        <w:tab/>
        <w:t>Chiang MC, Bowen A, Schier LA, Tupone D, Uddin O, Heinricher MM. Parabrachial Complex: A Hub for Pain and Aversion. J Neurosci 2019;39(42):8225-8230.</w:t>
      </w:r>
    </w:p>
    <w:p w:rsidR="00300089" w:rsidRPr="00300089" w:rsidRDefault="00300089" w:rsidP="00300089">
      <w:pPr>
        <w:pStyle w:val="EndNoteBibliography"/>
        <w:ind w:left="720" w:hanging="720"/>
      </w:pPr>
      <w:r w:rsidRPr="00300089">
        <w:t>9.</w:t>
      </w:r>
      <w:r w:rsidRPr="00300089">
        <w:tab/>
        <w:t>Naidich TP, Duvernoy HM, Delman BN, Sorensen AG, Kollias SS, Haacke EM. INTERNAL ARCHITECTURE OF THE BRAIN STEM WITH KEY AXIAL SECTIONS. Duvernoy's Atlas of the Human Brain Stem and Cerebellum. New York: Springer-Verlag/Wien; 2009. p 79-82.</w:t>
      </w:r>
    </w:p>
    <w:p w:rsidR="00300089" w:rsidRPr="00300089" w:rsidRDefault="00300089" w:rsidP="00300089">
      <w:pPr>
        <w:pStyle w:val="EndNoteBibliography"/>
        <w:ind w:left="720" w:hanging="720"/>
      </w:pPr>
      <w:r w:rsidRPr="00300089">
        <w:t>10.</w:t>
      </w:r>
      <w:r w:rsidRPr="00300089">
        <w:tab/>
        <w:t>Talairach J, Tournoux P. Co-planar stereotaxic atlas of the human brain. New York: Thieme Medical Publishers, Inc.; 1988.</w:t>
      </w:r>
    </w:p>
    <w:p w:rsidR="00300089" w:rsidRPr="00300089" w:rsidRDefault="00300089" w:rsidP="00300089">
      <w:pPr>
        <w:pStyle w:val="EndNoteBibliography"/>
        <w:ind w:left="720" w:hanging="720"/>
      </w:pPr>
      <w:r w:rsidRPr="00300089">
        <w:t>11.</w:t>
      </w:r>
      <w:r w:rsidRPr="00300089">
        <w:tab/>
        <w:t>Leijnse JN, D'Herde K. Revisiting the segmental organization of the human spinal cord. J Anat 2016;229(3):384-393.</w:t>
      </w:r>
    </w:p>
    <w:p w:rsidR="00300089" w:rsidRPr="00300089" w:rsidRDefault="00300089" w:rsidP="00300089">
      <w:pPr>
        <w:pStyle w:val="EndNoteBibliography"/>
        <w:ind w:left="720" w:hanging="720"/>
      </w:pPr>
      <w:r w:rsidRPr="00300089">
        <w:t>12.</w:t>
      </w:r>
      <w:r w:rsidRPr="00300089">
        <w:tab/>
        <w:t>Pauli WM, Nili AN, Tyszka JM. A high-resolution probabilistic in vivo atlas of human subcortical brain nuclei. Scientific data 2018;5:180063.</w:t>
      </w:r>
    </w:p>
    <w:p w:rsidR="00300089" w:rsidRPr="00300089" w:rsidRDefault="00300089" w:rsidP="00300089">
      <w:pPr>
        <w:pStyle w:val="EndNoteBibliography"/>
        <w:ind w:left="720" w:hanging="720"/>
      </w:pPr>
      <w:r w:rsidRPr="00300089">
        <w:t>13.</w:t>
      </w:r>
      <w:r w:rsidRPr="00300089">
        <w:tab/>
        <w:t>Keren NI, Lozar CT, Harris KC, Morgan PS, Eckert MA. In vivo mapping of the human locus coeruleus. Neuroimage 2009;47(4):1261-1267.</w:t>
      </w:r>
    </w:p>
    <w:p w:rsidR="009D0EB0" w:rsidRDefault="00942B8E" w:rsidP="005A5E23">
      <w:r>
        <w:fldChar w:fldCharType="end"/>
      </w:r>
    </w:p>
    <w:sectPr w:rsidR="009D0EB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lt;/Style&gt;&lt;LeftDelim&gt;{&lt;/LeftDelim&gt;&lt;RightDelim&gt;}&lt;/RightDelim&gt;&lt;FontName&gt;Times New Roman&lt;/FontName&gt;&lt;FontSize&gt;12&lt;/FontSize&gt;&lt;ReflistTitle&gt;&lt;style face=&quot;bold&quot; size=&quot;12&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r0trfvwszxfje9xdn5rsp00x9xefatffza&quot;&gt;Main_EndNote_Library_2018&lt;record-ids&gt;&lt;item&gt;812&lt;/item&gt;&lt;item&gt;2521&lt;/item&gt;&lt;item&gt;16357&lt;/item&gt;&lt;item&gt;16505&lt;/item&gt;&lt;item&gt;34688&lt;/item&gt;&lt;item&gt;58114&lt;/item&gt;&lt;item&gt;77347&lt;/item&gt;&lt;item&gt;81087&lt;/item&gt;&lt;item&gt;82055&lt;/item&gt;&lt;item&gt;82056&lt;/item&gt;&lt;item&gt;82057&lt;/item&gt;&lt;item&gt;82058&lt;/item&gt;&lt;item&gt;82059&lt;/item&gt;&lt;/record-ids&gt;&lt;/item&gt;&lt;/Libraries&gt;"/>
  </w:docVars>
  <w:rsids>
    <w:rsidRoot w:val="00FF01FE"/>
    <w:rsid w:val="00300089"/>
    <w:rsid w:val="00317614"/>
    <w:rsid w:val="00362F9D"/>
    <w:rsid w:val="00523BA8"/>
    <w:rsid w:val="005A5E23"/>
    <w:rsid w:val="005E6DFA"/>
    <w:rsid w:val="0062139B"/>
    <w:rsid w:val="0063518A"/>
    <w:rsid w:val="006750C9"/>
    <w:rsid w:val="006C3F29"/>
    <w:rsid w:val="00942B8E"/>
    <w:rsid w:val="009D0EB0"/>
    <w:rsid w:val="009E1C46"/>
    <w:rsid w:val="00AA6C74"/>
    <w:rsid w:val="00AD22E8"/>
    <w:rsid w:val="00B52131"/>
    <w:rsid w:val="00BC159D"/>
    <w:rsid w:val="00C44540"/>
    <w:rsid w:val="00D8076A"/>
    <w:rsid w:val="00DB7F27"/>
    <w:rsid w:val="00DC4241"/>
    <w:rsid w:val="00F564B1"/>
    <w:rsid w:val="00FA446E"/>
    <w:rsid w:val="00FF01F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9AC31"/>
  <w15:chartTrackingRefBased/>
  <w15:docId w15:val="{D29FA0CC-D88B-4EF9-9F83-1585044F0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64B1"/>
    <w:pPr>
      <w:tabs>
        <w:tab w:val="left" w:pos="284"/>
      </w:tabs>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42B8E"/>
    <w:pPr>
      <w:jc w:val="center"/>
    </w:pPr>
    <w:rPr>
      <w:noProof/>
    </w:rPr>
  </w:style>
  <w:style w:type="character" w:customStyle="1" w:styleId="EndNoteBibliographyTitleChar">
    <w:name w:val="EndNote Bibliography Title Char"/>
    <w:basedOn w:val="DefaultParagraphFont"/>
    <w:link w:val="EndNoteBibliographyTitle"/>
    <w:rsid w:val="00942B8E"/>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942B8E"/>
    <w:rPr>
      <w:noProof/>
    </w:rPr>
  </w:style>
  <w:style w:type="character" w:customStyle="1" w:styleId="EndNoteBibliographyChar">
    <w:name w:val="EndNote Bibliography Char"/>
    <w:basedOn w:val="DefaultParagraphFont"/>
    <w:link w:val="EndNoteBibliography"/>
    <w:rsid w:val="00942B8E"/>
    <w:rPr>
      <w:rFonts w:ascii="Times New Roman" w:hAnsi="Times New Roman" w:cs="Times New Roman"/>
      <w:noProof/>
      <w:sz w:val="24"/>
      <w:szCs w:val="24"/>
      <w:lang w:val="en-US"/>
    </w:rPr>
  </w:style>
  <w:style w:type="character" w:styleId="Hyperlink">
    <w:name w:val="Hyperlink"/>
    <w:basedOn w:val="DefaultParagraphFont"/>
    <w:uiPriority w:val="99"/>
    <w:unhideWhenUsed/>
    <w:rsid w:val="00C4454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8951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identifiers.org/neurovault.collection:3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6</TotalTime>
  <Pages>3</Pages>
  <Words>1754</Words>
  <Characters>1000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Stroman</dc:creator>
  <cp:keywords/>
  <dc:description/>
  <cp:lastModifiedBy>Patrick Stroman</cp:lastModifiedBy>
  <cp:revision>10</cp:revision>
  <dcterms:created xsi:type="dcterms:W3CDTF">2020-05-31T14:21:00Z</dcterms:created>
  <dcterms:modified xsi:type="dcterms:W3CDTF">2020-06-08T13:10:00Z</dcterms:modified>
</cp:coreProperties>
</file>